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CBD8D" w14:textId="0B4D6E82" w:rsidR="00787988" w:rsidRPr="00EB5FCA" w:rsidRDefault="00787988" w:rsidP="00EB5FCA">
      <w:pPr>
        <w:spacing w:line="480" w:lineRule="auto"/>
        <w:rPr>
          <w:b/>
          <w:bCs/>
        </w:rPr>
      </w:pPr>
      <w:r w:rsidRPr="00B16AE5">
        <w:rPr>
          <w:rFonts w:ascii="Trebuchet MS" w:hAnsi="Trebuchet MS" w:cs="Calibri"/>
        </w:rPr>
        <w:t xml:space="preserve">Five points to consider when reading a translational machine learning paper </w:t>
      </w:r>
      <w:r w:rsidRPr="00EB5FCA">
        <w:rPr>
          <w:b/>
          <w:bCs/>
        </w:rPr>
        <w:t>Supplementary Materials</w:t>
      </w:r>
    </w:p>
    <w:p w14:paraId="48642BDE" w14:textId="45F3CCC6" w:rsidR="00787988" w:rsidRDefault="00787988"/>
    <w:p w14:paraId="01B286CC" w14:textId="3915904B" w:rsidR="00787988" w:rsidRDefault="00787988" w:rsidP="00787988">
      <w:pPr>
        <w:rPr>
          <w:rFonts w:ascii="Trebuchet MS" w:hAnsi="Trebuchet MS" w:cs="Calibri"/>
        </w:rPr>
      </w:pPr>
      <w:r>
        <w:rPr>
          <w:rFonts w:ascii="Trebuchet MS" w:hAnsi="Trebuchet MS" w:cs="Calibri"/>
        </w:rPr>
        <w:t>Supplementary Box: A example to outline the steps in a machine learning study</w:t>
      </w:r>
    </w:p>
    <w:p w14:paraId="38EA03B2" w14:textId="77777777" w:rsidR="00787988" w:rsidRPr="00B16AE5" w:rsidRDefault="00787988" w:rsidP="00787988">
      <w:pPr>
        <w:rPr>
          <w:rFonts w:ascii="Trebuchet MS" w:hAnsi="Trebuchet MS" w:cs="Calibri"/>
        </w:rPr>
      </w:pPr>
    </w:p>
    <w:p w14:paraId="599848AF" w14:textId="64C30257" w:rsidR="00EB5FCA" w:rsidRDefault="00787988" w:rsidP="00787988">
      <w:pPr>
        <w:pBdr>
          <w:top w:val="single" w:sz="4" w:space="1" w:color="auto"/>
          <w:left w:val="single" w:sz="4" w:space="4" w:color="auto"/>
          <w:bottom w:val="single" w:sz="4" w:space="1" w:color="auto"/>
          <w:right w:val="single" w:sz="4" w:space="4" w:color="auto"/>
        </w:pBdr>
        <w:rPr>
          <w:rStyle w:val="normaltextrun"/>
          <w:rFonts w:ascii="Trebuchet MS" w:hAnsi="Trebuchet MS"/>
          <w:color w:val="000000"/>
          <w:shd w:val="clear" w:color="auto" w:fill="FFFFFF"/>
        </w:rPr>
      </w:pPr>
      <w:r w:rsidRPr="00B16AE5">
        <w:rPr>
          <w:rStyle w:val="normaltextrun"/>
          <w:rFonts w:ascii="Trebuchet MS" w:hAnsi="Trebuchet MS"/>
          <w:color w:val="000000"/>
          <w:shd w:val="clear" w:color="auto" w:fill="FFFFFF"/>
        </w:rPr>
        <w:t>Here we outline an example of a simple machine learning study that uses supervised learning. For this, let us assume we have a dataset of people who have undergone CBT, of who, half the people have responded. We have the baseline HAMD scores, collected prior to them receiving the intervention. The aim of the study is to see if we can find an algorithm that will correctly predict who will respond (out</w:t>
      </w:r>
      <w:r>
        <w:rPr>
          <w:rStyle w:val="normaltextrun"/>
          <w:rFonts w:ascii="Trebuchet MS" w:hAnsi="Trebuchet MS"/>
          <w:color w:val="000000"/>
          <w:shd w:val="clear" w:color="auto" w:fill="FFFFFF"/>
        </w:rPr>
        <w:t>put</w:t>
      </w:r>
      <w:r w:rsidRPr="00B16AE5">
        <w:rPr>
          <w:rStyle w:val="normaltextrun"/>
          <w:rFonts w:ascii="Trebuchet MS" w:hAnsi="Trebuchet MS"/>
          <w:color w:val="000000"/>
          <w:shd w:val="clear" w:color="auto" w:fill="FFFFFF"/>
        </w:rPr>
        <w:t>/label) to the intervention, purely based on baseline individual items scores on HAMD (features).  We decide to use a regularized form of logistic regression (supervised learning algorithm) to find the weights (parameters) using iterative processes (i.e., learning) that best maps the relationship between the features (HAMD) and out</w:t>
      </w:r>
      <w:r>
        <w:rPr>
          <w:rStyle w:val="normaltextrun"/>
          <w:rFonts w:ascii="Trebuchet MS" w:hAnsi="Trebuchet MS"/>
          <w:color w:val="000000"/>
          <w:shd w:val="clear" w:color="auto" w:fill="FFFFFF"/>
        </w:rPr>
        <w:t>put</w:t>
      </w:r>
      <w:r w:rsidRPr="00B16AE5">
        <w:rPr>
          <w:rStyle w:val="normaltextrun"/>
          <w:rFonts w:ascii="Trebuchet MS" w:hAnsi="Trebuchet MS"/>
          <w:color w:val="000000"/>
          <w:shd w:val="clear" w:color="auto" w:fill="FFFFFF"/>
        </w:rPr>
        <w:t xml:space="preserve"> (Responder vs. non-responder) based on a criterion chosen by the experimenter (e.g., accuracy) - this is the model.  The set of features and the associated parameters obtained from the above exercise are then used to test the performance of the above model and any additional steps on completely unseen/independent dataset (testing / validating).  The accuracy of the predicted output can then be tested against the actual output, using several measures including accuracy, predictive values, etc. The initial model can be further refined using calibration techniques, and decision curve analysis can be performed to see if implementation is feasible in the real world </w:t>
      </w:r>
      <w:r w:rsidRPr="00B16AE5">
        <w:rPr>
          <w:rStyle w:val="normaltextrun"/>
          <w:rFonts w:ascii="Trebuchet MS" w:hAnsi="Trebuchet MS"/>
          <w:color w:val="000000"/>
          <w:shd w:val="clear" w:color="auto" w:fill="FFFFFF"/>
        </w:rPr>
        <w:fldChar w:fldCharType="begin">
          <w:fldData xml:space="preserve">PEVuZE5vdGU+PENpdGU+PEF1dGhvcj5MZWlnaHRvbjwvQXV0aG9yPjxZZWFyPjIwMjE8L1llYXI+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==
</w:fldData>
        </w:fldChar>
      </w:r>
      <w:r>
        <w:rPr>
          <w:rStyle w:val="normaltextrun"/>
          <w:rFonts w:ascii="Trebuchet MS" w:hAnsi="Trebuchet MS"/>
          <w:color w:val="000000"/>
          <w:shd w:val="clear" w:color="auto" w:fill="FFFFFF"/>
        </w:rPr>
        <w:instrText xml:space="preserve"> ADDIN EN.CITE </w:instrText>
      </w:r>
      <w:r>
        <w:rPr>
          <w:rStyle w:val="normaltextrun"/>
          <w:rFonts w:ascii="Trebuchet MS" w:hAnsi="Trebuchet MS"/>
          <w:color w:val="000000"/>
          <w:shd w:val="clear" w:color="auto" w:fill="FFFFFF"/>
        </w:rPr>
        <w:fldChar w:fldCharType="begin">
          <w:fldData xml:space="preserve">PEVuZE5vdGU+PENpdGU+PEF1dGhvcj5MZWlnaHRvbjwvQXV0aG9yPjxZZWFyPjIwMjE8L1llYXI+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==
</w:fldData>
        </w:fldChar>
      </w:r>
      <w:r>
        <w:rPr>
          <w:rStyle w:val="normaltextrun"/>
          <w:rFonts w:ascii="Trebuchet MS" w:hAnsi="Trebuchet MS"/>
          <w:color w:val="000000"/>
          <w:shd w:val="clear" w:color="auto" w:fill="FFFFFF"/>
        </w:rPr>
        <w:instrText xml:space="preserve"> ADDIN EN.CITE.DATA </w:instrText>
      </w:r>
      <w:r>
        <w:rPr>
          <w:rStyle w:val="normaltextrun"/>
          <w:rFonts w:ascii="Trebuchet MS" w:hAnsi="Trebuchet MS"/>
          <w:color w:val="000000"/>
          <w:shd w:val="clear" w:color="auto" w:fill="FFFFFF"/>
        </w:rPr>
      </w:r>
      <w:r>
        <w:rPr>
          <w:rStyle w:val="normaltextrun"/>
          <w:rFonts w:ascii="Trebuchet MS" w:hAnsi="Trebuchet MS"/>
          <w:color w:val="000000"/>
          <w:shd w:val="clear" w:color="auto" w:fill="FFFFFF"/>
        </w:rPr>
        <w:fldChar w:fldCharType="end"/>
      </w:r>
      <w:r w:rsidRPr="00B16AE5">
        <w:rPr>
          <w:rStyle w:val="normaltextrun"/>
          <w:rFonts w:ascii="Trebuchet MS" w:hAnsi="Trebuchet MS"/>
          <w:color w:val="000000"/>
          <w:shd w:val="clear" w:color="auto" w:fill="FFFFFF"/>
        </w:rPr>
      </w:r>
      <w:r w:rsidRPr="00B16AE5">
        <w:rPr>
          <w:rStyle w:val="normaltextrun"/>
          <w:rFonts w:ascii="Trebuchet MS" w:hAnsi="Trebuchet MS"/>
          <w:color w:val="000000"/>
          <w:shd w:val="clear" w:color="auto" w:fill="FFFFFF"/>
        </w:rPr>
        <w:fldChar w:fldCharType="separate"/>
      </w:r>
      <w:r>
        <w:rPr>
          <w:rStyle w:val="normaltextrun"/>
          <w:rFonts w:ascii="Trebuchet MS" w:hAnsi="Trebuchet MS"/>
          <w:noProof/>
          <w:color w:val="000000"/>
          <w:shd w:val="clear" w:color="auto" w:fill="FFFFFF"/>
        </w:rPr>
        <w:t>(3)</w:t>
      </w:r>
      <w:r w:rsidRPr="00B16AE5">
        <w:rPr>
          <w:rStyle w:val="normaltextrun"/>
          <w:rFonts w:ascii="Trebuchet MS" w:hAnsi="Trebuchet MS"/>
          <w:color w:val="000000"/>
          <w:shd w:val="clear" w:color="auto" w:fill="FFFFFF"/>
        </w:rPr>
        <w:fldChar w:fldCharType="end"/>
      </w:r>
      <w:r w:rsidRPr="00B16AE5">
        <w:rPr>
          <w:rStyle w:val="normaltextrun"/>
          <w:rFonts w:ascii="Trebuchet MS" w:hAnsi="Trebuchet MS"/>
          <w:color w:val="000000"/>
          <w:shd w:val="clear" w:color="auto" w:fill="FFFFFF"/>
        </w:rPr>
        <w:t xml:space="preserve">.  </w:t>
      </w:r>
    </w:p>
    <w:p w14:paraId="049C975E" w14:textId="52386C1C" w:rsidR="00787988" w:rsidRPr="00B16AE5" w:rsidRDefault="00787988" w:rsidP="00787988">
      <w:pPr>
        <w:pBdr>
          <w:top w:val="single" w:sz="4" w:space="1" w:color="auto"/>
          <w:left w:val="single" w:sz="4" w:space="4" w:color="auto"/>
          <w:bottom w:val="single" w:sz="4" w:space="1" w:color="auto"/>
          <w:right w:val="single" w:sz="4" w:space="4" w:color="auto"/>
        </w:pBdr>
        <w:rPr>
          <w:rStyle w:val="normaltextrun"/>
          <w:rFonts w:ascii="Trebuchet MS" w:hAnsi="Trebuchet MS"/>
          <w:color w:val="000000"/>
          <w:shd w:val="clear" w:color="auto" w:fill="FFFFFF"/>
        </w:rPr>
      </w:pPr>
      <w:r>
        <w:rPr>
          <w:rStyle w:val="normaltextrun"/>
          <w:rFonts w:ascii="Trebuchet MS" w:hAnsi="Trebuchet MS"/>
          <w:noProof/>
          <w:color w:val="000000"/>
          <w:shd w:val="clear" w:color="auto" w:fill="FFFFFF"/>
        </w:rPr>
        <w:lastRenderedPageBreak/>
        <w:drawing>
          <wp:inline distT="0" distB="0" distL="0" distR="0" wp14:anchorId="4E38016C" wp14:editId="559B62ED">
            <wp:extent cx="5740400" cy="4394200"/>
            <wp:effectExtent l="0" t="0" r="0" b="0"/>
            <wp:docPr id="1" name="Picture 1" descr="Machine_learning_basi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Machine_learning_basics"/>
                    <pic:cNvPicPr>
                      <a:picLocks/>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40400" cy="4394200"/>
                    </a:xfrm>
                    <a:prstGeom prst="rect">
                      <a:avLst/>
                    </a:prstGeom>
                    <a:noFill/>
                    <a:ln>
                      <a:noFill/>
                    </a:ln>
                  </pic:spPr>
                </pic:pic>
              </a:graphicData>
            </a:graphic>
          </wp:inline>
        </w:drawing>
      </w:r>
    </w:p>
    <w:p w14:paraId="35039BB3" w14:textId="5F0A4D5E" w:rsidR="00787988" w:rsidRDefault="00787988" w:rsidP="00787988">
      <w:r w:rsidRPr="00B16AE5">
        <w:rPr>
          <w:rFonts w:ascii="Trebuchet MS" w:hAnsi="Trebuchet MS" w:cs="Calibri"/>
        </w:rPr>
        <w:t>Figure 1: A simplified representation of a basic supervised learning algorithm. Usual pipelines are more complex and may involve a number of additional steps, including feature extraction and selection. In addition, features extracted from unsupervised and reinfor</w:t>
      </w:r>
      <w:r>
        <w:rPr>
          <w:rFonts w:ascii="Trebuchet MS" w:hAnsi="Trebuchet MS" w:cs="Calibri"/>
        </w:rPr>
        <w:t>ce</w:t>
      </w:r>
      <w:r w:rsidRPr="00B16AE5">
        <w:rPr>
          <w:rFonts w:ascii="Trebuchet MS" w:hAnsi="Trebuchet MS" w:cs="Calibri"/>
        </w:rPr>
        <w:t>ment learning methods can be used along with supervised learning techniques to assist prediction/classification. Blue arrows constitute the training phase, and green arrows represent the testing/validation phase. The yellow arrow represents how the model developed from the training phase is utilized in the testing set that involves unseen data.</w:t>
      </w:r>
      <w:r w:rsidRPr="00B16AE5">
        <w:rPr>
          <w:rFonts w:ascii="Calibri" w:hAnsi="Calibri" w:cs="Calibri"/>
        </w:rPr>
        <w:t xml:space="preserve"> </w:t>
      </w:r>
      <w:r w:rsidRPr="00B16AE5">
        <w:rPr>
          <w:rStyle w:val="normaltextrun"/>
          <w:rFonts w:ascii="Trebuchet MS" w:hAnsi="Trebuchet MS"/>
          <w:color w:val="000000"/>
          <w:shd w:val="clear" w:color="auto" w:fill="FFFFFF"/>
        </w:rPr>
        <w:t>Briefly, the goal of this computation would be to classify responders vs. Non responders based on HAMD scores. We implemented the computation using a logistic regression. We may physically realise this, by implementing the algorithm within a primary care clinic – using data collected from corenet (similar to a QRISK).</w:t>
      </w:r>
      <w:r>
        <w:rPr>
          <w:rStyle w:val="normaltextrun"/>
          <w:color w:val="000000"/>
          <w:sz w:val="22"/>
          <w:szCs w:val="22"/>
          <w:shd w:val="clear" w:color="auto" w:fill="FFFFFF"/>
        </w:rPr>
        <w:t>  </w:t>
      </w:r>
      <w:r>
        <w:rPr>
          <w:rStyle w:val="eop"/>
          <w:rFonts w:ascii="Calibri" w:hAnsi="Calibri" w:cs="Calibri"/>
          <w:color w:val="000000"/>
          <w:sz w:val="22"/>
          <w:szCs w:val="22"/>
          <w:shd w:val="clear" w:color="auto" w:fill="FFFFFF"/>
        </w:rPr>
        <w:t> </w:t>
      </w:r>
    </w:p>
    <w:sectPr w:rsidR="00787988" w:rsidSect="0001139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988"/>
    <w:rsid w:val="000023C4"/>
    <w:rsid w:val="00011390"/>
    <w:rsid w:val="00013C9D"/>
    <w:rsid w:val="000174B9"/>
    <w:rsid w:val="00054FEA"/>
    <w:rsid w:val="00057017"/>
    <w:rsid w:val="00073651"/>
    <w:rsid w:val="0007599A"/>
    <w:rsid w:val="000814F2"/>
    <w:rsid w:val="00084DC7"/>
    <w:rsid w:val="0008729B"/>
    <w:rsid w:val="000A262C"/>
    <w:rsid w:val="000A4354"/>
    <w:rsid w:val="000A6F27"/>
    <w:rsid w:val="000B523E"/>
    <w:rsid w:val="000C0187"/>
    <w:rsid w:val="000C22DF"/>
    <w:rsid w:val="000D0243"/>
    <w:rsid w:val="000E2190"/>
    <w:rsid w:val="000E467E"/>
    <w:rsid w:val="00101FC8"/>
    <w:rsid w:val="001070EA"/>
    <w:rsid w:val="001126A5"/>
    <w:rsid w:val="00124E54"/>
    <w:rsid w:val="00145FAF"/>
    <w:rsid w:val="00152381"/>
    <w:rsid w:val="001723CD"/>
    <w:rsid w:val="0019790A"/>
    <w:rsid w:val="001A4EE5"/>
    <w:rsid w:val="001B249F"/>
    <w:rsid w:val="001D3329"/>
    <w:rsid w:val="00203078"/>
    <w:rsid w:val="00204CB7"/>
    <w:rsid w:val="00214005"/>
    <w:rsid w:val="002141FC"/>
    <w:rsid w:val="0022304D"/>
    <w:rsid w:val="002429E8"/>
    <w:rsid w:val="00267CA7"/>
    <w:rsid w:val="00276791"/>
    <w:rsid w:val="0029221A"/>
    <w:rsid w:val="002A65C1"/>
    <w:rsid w:val="002A7755"/>
    <w:rsid w:val="002E5A2A"/>
    <w:rsid w:val="002F3282"/>
    <w:rsid w:val="003256CC"/>
    <w:rsid w:val="00325E7D"/>
    <w:rsid w:val="00337794"/>
    <w:rsid w:val="00342A75"/>
    <w:rsid w:val="00351DB5"/>
    <w:rsid w:val="00357C27"/>
    <w:rsid w:val="003624E6"/>
    <w:rsid w:val="003C0B6B"/>
    <w:rsid w:val="003F3767"/>
    <w:rsid w:val="003F41CC"/>
    <w:rsid w:val="004214BC"/>
    <w:rsid w:val="004254A4"/>
    <w:rsid w:val="00431BE2"/>
    <w:rsid w:val="00442F8E"/>
    <w:rsid w:val="00453F0C"/>
    <w:rsid w:val="004614D7"/>
    <w:rsid w:val="004633CB"/>
    <w:rsid w:val="00466C29"/>
    <w:rsid w:val="004776F2"/>
    <w:rsid w:val="004820CA"/>
    <w:rsid w:val="004829B3"/>
    <w:rsid w:val="00482E08"/>
    <w:rsid w:val="00483AE4"/>
    <w:rsid w:val="00495F7C"/>
    <w:rsid w:val="004C0789"/>
    <w:rsid w:val="004C4EB1"/>
    <w:rsid w:val="004E6D9F"/>
    <w:rsid w:val="004E7416"/>
    <w:rsid w:val="004F2C9E"/>
    <w:rsid w:val="00502C71"/>
    <w:rsid w:val="00515834"/>
    <w:rsid w:val="00516705"/>
    <w:rsid w:val="0052632F"/>
    <w:rsid w:val="00531A83"/>
    <w:rsid w:val="00537DFF"/>
    <w:rsid w:val="00546943"/>
    <w:rsid w:val="00552411"/>
    <w:rsid w:val="00554982"/>
    <w:rsid w:val="00562468"/>
    <w:rsid w:val="00565E13"/>
    <w:rsid w:val="00573EFD"/>
    <w:rsid w:val="005924F8"/>
    <w:rsid w:val="0059560B"/>
    <w:rsid w:val="005958E5"/>
    <w:rsid w:val="005A32E0"/>
    <w:rsid w:val="005A3C81"/>
    <w:rsid w:val="005B01FC"/>
    <w:rsid w:val="005B0B35"/>
    <w:rsid w:val="005B1639"/>
    <w:rsid w:val="005C2E3E"/>
    <w:rsid w:val="005C3DF0"/>
    <w:rsid w:val="005F3AEE"/>
    <w:rsid w:val="0061146C"/>
    <w:rsid w:val="0063099F"/>
    <w:rsid w:val="006444D0"/>
    <w:rsid w:val="0065543C"/>
    <w:rsid w:val="006579E9"/>
    <w:rsid w:val="00685D52"/>
    <w:rsid w:val="006A3BE2"/>
    <w:rsid w:val="006A5DA6"/>
    <w:rsid w:val="006B34B1"/>
    <w:rsid w:val="006E1D1F"/>
    <w:rsid w:val="006F0C6E"/>
    <w:rsid w:val="00712F41"/>
    <w:rsid w:val="007342B7"/>
    <w:rsid w:val="00746BDF"/>
    <w:rsid w:val="00750D79"/>
    <w:rsid w:val="0075404C"/>
    <w:rsid w:val="007725B3"/>
    <w:rsid w:val="00773F6C"/>
    <w:rsid w:val="00787988"/>
    <w:rsid w:val="00795367"/>
    <w:rsid w:val="007A0229"/>
    <w:rsid w:val="007B7EA9"/>
    <w:rsid w:val="007D0607"/>
    <w:rsid w:val="007D67AC"/>
    <w:rsid w:val="007F2959"/>
    <w:rsid w:val="00812BED"/>
    <w:rsid w:val="008155FB"/>
    <w:rsid w:val="00833765"/>
    <w:rsid w:val="0086448A"/>
    <w:rsid w:val="008A0033"/>
    <w:rsid w:val="008B6001"/>
    <w:rsid w:val="008E6A5E"/>
    <w:rsid w:val="008F17ED"/>
    <w:rsid w:val="00901199"/>
    <w:rsid w:val="00904C46"/>
    <w:rsid w:val="00924302"/>
    <w:rsid w:val="009607EA"/>
    <w:rsid w:val="00982BA7"/>
    <w:rsid w:val="009A4C63"/>
    <w:rsid w:val="009B59F1"/>
    <w:rsid w:val="009C100A"/>
    <w:rsid w:val="009C6165"/>
    <w:rsid w:val="009D210B"/>
    <w:rsid w:val="009D3DEC"/>
    <w:rsid w:val="009F17FE"/>
    <w:rsid w:val="009F42B5"/>
    <w:rsid w:val="00A85491"/>
    <w:rsid w:val="00A86A81"/>
    <w:rsid w:val="00A9485D"/>
    <w:rsid w:val="00A977B8"/>
    <w:rsid w:val="00AA29C9"/>
    <w:rsid w:val="00AC42B2"/>
    <w:rsid w:val="00AE13E2"/>
    <w:rsid w:val="00AF32D9"/>
    <w:rsid w:val="00B00C49"/>
    <w:rsid w:val="00B15C9D"/>
    <w:rsid w:val="00B2140D"/>
    <w:rsid w:val="00B216DF"/>
    <w:rsid w:val="00B57889"/>
    <w:rsid w:val="00B70C6E"/>
    <w:rsid w:val="00B865E6"/>
    <w:rsid w:val="00B872FE"/>
    <w:rsid w:val="00B92B38"/>
    <w:rsid w:val="00B930C9"/>
    <w:rsid w:val="00B9405E"/>
    <w:rsid w:val="00B976A4"/>
    <w:rsid w:val="00BA1D34"/>
    <w:rsid w:val="00BA5593"/>
    <w:rsid w:val="00BB1214"/>
    <w:rsid w:val="00BB60B6"/>
    <w:rsid w:val="00BB773B"/>
    <w:rsid w:val="00BC3154"/>
    <w:rsid w:val="00BD2C6A"/>
    <w:rsid w:val="00BE4081"/>
    <w:rsid w:val="00BE6BC3"/>
    <w:rsid w:val="00BE7F1F"/>
    <w:rsid w:val="00C00057"/>
    <w:rsid w:val="00C049D6"/>
    <w:rsid w:val="00C60A40"/>
    <w:rsid w:val="00C67767"/>
    <w:rsid w:val="00C71A00"/>
    <w:rsid w:val="00C9231A"/>
    <w:rsid w:val="00CA18A8"/>
    <w:rsid w:val="00CA6798"/>
    <w:rsid w:val="00CE3B7C"/>
    <w:rsid w:val="00CE6775"/>
    <w:rsid w:val="00D07A7E"/>
    <w:rsid w:val="00D16BFE"/>
    <w:rsid w:val="00D3362A"/>
    <w:rsid w:val="00D51A76"/>
    <w:rsid w:val="00D57F33"/>
    <w:rsid w:val="00D70361"/>
    <w:rsid w:val="00D7053C"/>
    <w:rsid w:val="00D93ED0"/>
    <w:rsid w:val="00DA0F89"/>
    <w:rsid w:val="00DA67E0"/>
    <w:rsid w:val="00DB39FC"/>
    <w:rsid w:val="00DC0463"/>
    <w:rsid w:val="00DC594B"/>
    <w:rsid w:val="00DC6D4C"/>
    <w:rsid w:val="00DE4896"/>
    <w:rsid w:val="00DF7A3B"/>
    <w:rsid w:val="00E01AB6"/>
    <w:rsid w:val="00E07D6A"/>
    <w:rsid w:val="00E17E38"/>
    <w:rsid w:val="00E25192"/>
    <w:rsid w:val="00E2656B"/>
    <w:rsid w:val="00E36D87"/>
    <w:rsid w:val="00E40418"/>
    <w:rsid w:val="00E52F17"/>
    <w:rsid w:val="00E545A9"/>
    <w:rsid w:val="00E71C8F"/>
    <w:rsid w:val="00E73B69"/>
    <w:rsid w:val="00E7516B"/>
    <w:rsid w:val="00E876EF"/>
    <w:rsid w:val="00EA1D03"/>
    <w:rsid w:val="00EB10A5"/>
    <w:rsid w:val="00EB5FCA"/>
    <w:rsid w:val="00EC246C"/>
    <w:rsid w:val="00ED0BD6"/>
    <w:rsid w:val="00EE1913"/>
    <w:rsid w:val="00F366A2"/>
    <w:rsid w:val="00F43879"/>
    <w:rsid w:val="00F53E96"/>
    <w:rsid w:val="00F73ECB"/>
    <w:rsid w:val="00F75C85"/>
    <w:rsid w:val="00F9366A"/>
    <w:rsid w:val="00FB47D4"/>
    <w:rsid w:val="00FB7FF1"/>
    <w:rsid w:val="00FD662A"/>
    <w:rsid w:val="00FE208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AE5CF"/>
  <w15:chartTrackingRefBased/>
  <w15:docId w15:val="{B76CF378-C8B3-8342-8EB2-CA5C7D698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98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787988"/>
  </w:style>
  <w:style w:type="character" w:customStyle="1" w:styleId="eop">
    <w:name w:val="eop"/>
    <w:basedOn w:val="DefaultParagraphFont"/>
    <w:rsid w:val="007879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webSettings" Target="webSettings.xml"/><Relationship Id="rId7" Type="http://schemas.openxmlformats.org/officeDocument/2006/relationships/customXml" Target="../customXml/item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4B02EEE46B09A43947188FFB069E6BD" ma:contentTypeVersion="1" ma:contentTypeDescription="Create a new document." ma:contentTypeScope="" ma:versionID="2d5402cff04b9a804d46d732cc5054d4">
  <xsd:schema xmlns:xsd="http://www.w3.org/2001/XMLSchema" xmlns:xs="http://www.w3.org/2001/XMLSchema" xmlns:p="http://schemas.microsoft.com/office/2006/metadata/properties" xmlns:ns2="d0dd517d-ad48-4805-a765-433e5ec7f57e" targetNamespace="http://schemas.microsoft.com/office/2006/metadata/properties" ma:root="true" ma:fieldsID="16ee740866cdd787a00705b66dfd3b14" ns2:_="">
    <xsd:import namespace="d0dd517d-ad48-4805-a765-433e5ec7f57e"/>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Teachers" minOccurs="0"/>
                <xsd:element ref="ns2:Students" minOccurs="0"/>
                <xsd:element ref="ns2:Student_Groups" minOccurs="0"/>
                <xsd:element ref="ns2:Distribution_Groups" minOccurs="0"/>
                <xsd:element ref="ns2:LMS_Mappings" minOccurs="0"/>
                <xsd:element ref="ns2:Invited_Teachers" minOccurs="0"/>
                <xsd:element ref="ns2:Invited_Students" minOccurs="0"/>
                <xsd:element ref="ns2:Self_Registration_Enabled" minOccurs="0"/>
                <xsd:element ref="ns2:Has_Teacher_Only_SectionGroup" minOccurs="0"/>
                <xsd:element ref="ns2:Is_Collaboration_Space_Locked" minOccurs="0"/>
                <xsd:element ref="ns2:IsNotebookLocked" minOccurs="0"/>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dd517d-ad48-4805-a765-433e5ec7f57e"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Teachers" ma:index="1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0" nillable="true" ma:displayName="Distribution Groups" ma:internalName="Distribution_Groups">
      <xsd:simpleType>
        <xsd:restriction base="dms:Note">
          <xsd:maxLength value="255"/>
        </xsd:restriction>
      </xsd:simpleType>
    </xsd:element>
    <xsd:element name="LMS_Mappings" ma:index="21" nillable="true" ma:displayName="LMS Mappings" ma:internalName="LMS_Mappings">
      <xsd:simpleType>
        <xsd:restriction base="dms:Note">
          <xsd:maxLength value="255"/>
        </xsd:restriction>
      </xsd:simpleType>
    </xsd:element>
    <xsd:element name="Invited_Teachers" ma:index="22" nillable="true" ma:displayName="Invited Teachers" ma:internalName="Invited_Teachers">
      <xsd:simpleType>
        <xsd:restriction base="dms:Note">
          <xsd:maxLength value="255"/>
        </xsd:restriction>
      </xsd:simpleType>
    </xsd:element>
    <xsd:element name="Invited_Students" ma:index="23" nillable="true" ma:displayName="Invited Students" ma:internalName="Invited_Students">
      <xsd:simpleType>
        <xsd:restriction base="dms:Note">
          <xsd:maxLength value="255"/>
        </xsd:restriction>
      </xsd:simpleType>
    </xsd:element>
    <xsd:element name="Self_Registration_Enabled" ma:index="24" nillable="true" ma:displayName="Self Registration Enabled" ma:internalName="Self_Registration_Enabled">
      <xsd:simpleType>
        <xsd:restriction base="dms:Boolean"/>
      </xsd:simpleType>
    </xsd:element>
    <xsd:element name="Has_Teacher_Only_SectionGroup" ma:index="25" nillable="true" ma:displayName="Has Teacher Only SectionGroup" ma:internalName="Has_Teacher_Only_SectionGroup">
      <xsd:simpleType>
        <xsd:restriction base="dms:Boolean"/>
      </xsd:simpleType>
    </xsd:element>
    <xsd:element name="Is_Collaboration_Space_Locked" ma:index="26" nillable="true" ma:displayName="Is Collaboration Space Locked" ma:internalName="Is_Collaboration_Space_Locked">
      <xsd:simpleType>
        <xsd:restriction base="dms:Boolean"/>
      </xsd:simpleType>
    </xsd:element>
    <xsd:element name="IsNotebookLocked" ma:index="27" nillable="true" ma:displayName="Is Notebook Locked" ma:internalName="IsNotebookLocked">
      <xsd:simpleType>
        <xsd:restriction base="dms:Boolea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GenerationTime" ma:index="31" nillable="true" ma:displayName="MediaServiceGenerationTime" ma:hidden="true" ma:internalName="MediaServiceGenerationTime" ma:readOnly="true">
      <xsd:simpleType>
        <xsd:restriction base="dms:Text"/>
      </xsd:simpleType>
    </xsd:element>
    <xsd:element name="MediaServiceEventHashCode" ma:index="32" nillable="true" ma:displayName="MediaServiceEventHashCode" ma:hidden="true" ma:internalName="MediaServiceEventHashCode" ma:readOnly="true">
      <xsd:simpleType>
        <xsd:restriction base="dms:Text"/>
      </xsd:simpleType>
    </xsd:element>
    <xsd:element name="MediaServiceDateTaken" ma:index="33" nillable="true" ma:displayName="MediaServiceDateTaken" ma:hidden="true" ma:internalName="MediaServiceDateTaken" ma:readOnly="true">
      <xsd:simpleType>
        <xsd:restriction base="dms:Text"/>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olderType xmlns="d0dd517d-ad48-4805-a765-433e5ec7f57e" xsi:nil="true"/>
    <Owner xmlns="d0dd517d-ad48-4805-a765-433e5ec7f57e">
      <UserInfo>
        <DisplayName/>
        <AccountId xsi:nil="true"/>
        <AccountType/>
      </UserInfo>
    </Owner>
    <Teachers xmlns="d0dd517d-ad48-4805-a765-433e5ec7f57e">
      <UserInfo>
        <DisplayName/>
        <AccountId xsi:nil="true"/>
        <AccountType/>
      </UserInfo>
    </Teachers>
    <AppVersion xmlns="d0dd517d-ad48-4805-a765-433e5ec7f57e" xsi:nil="true"/>
    <LMS_Mappings xmlns="d0dd517d-ad48-4805-a765-433e5ec7f57e" xsi:nil="true"/>
    <IsNotebookLocked xmlns="d0dd517d-ad48-4805-a765-433e5ec7f57e" xsi:nil="true"/>
    <Math_Settings xmlns="d0dd517d-ad48-4805-a765-433e5ec7f57e" xsi:nil="true"/>
    <NotebookType xmlns="d0dd517d-ad48-4805-a765-433e5ec7f57e" xsi:nil="true"/>
    <Students xmlns="d0dd517d-ad48-4805-a765-433e5ec7f57e">
      <UserInfo>
        <DisplayName/>
        <AccountId xsi:nil="true"/>
        <AccountType/>
      </UserInfo>
    </Students>
    <Templates xmlns="d0dd517d-ad48-4805-a765-433e5ec7f57e" xsi:nil="true"/>
    <Self_Registration_Enabled xmlns="d0dd517d-ad48-4805-a765-433e5ec7f57e" xsi:nil="true"/>
    <TeamsChannelId xmlns="d0dd517d-ad48-4805-a765-433e5ec7f57e" xsi:nil="true"/>
    <Student_Groups xmlns="d0dd517d-ad48-4805-a765-433e5ec7f57e">
      <UserInfo>
        <DisplayName/>
        <AccountId xsi:nil="true"/>
        <AccountType/>
      </UserInfo>
    </Student_Groups>
    <Invited_Teachers xmlns="d0dd517d-ad48-4805-a765-433e5ec7f57e" xsi:nil="true"/>
    <Is_Collaboration_Space_Locked xmlns="d0dd517d-ad48-4805-a765-433e5ec7f57e" xsi:nil="true"/>
    <Has_Teacher_Only_SectionGroup xmlns="d0dd517d-ad48-4805-a765-433e5ec7f57e" xsi:nil="true"/>
    <CultureName xmlns="d0dd517d-ad48-4805-a765-433e5ec7f57e" xsi:nil="true"/>
    <Distribution_Groups xmlns="d0dd517d-ad48-4805-a765-433e5ec7f57e" xsi:nil="true"/>
    <Invited_Students xmlns="d0dd517d-ad48-4805-a765-433e5ec7f57e" xsi:nil="true"/>
    <DefaultSectionNames xmlns="d0dd517d-ad48-4805-a765-433e5ec7f57e" xsi:nil="true"/>
  </documentManagement>
</p:properties>
</file>

<file path=customXml/itemProps1.xml><?xml version="1.0" encoding="utf-8"?>
<ds:datastoreItem xmlns:ds="http://schemas.openxmlformats.org/officeDocument/2006/customXml" ds:itemID="{8B6161A3-36A5-41B5-84B7-AC69A3A99BE2}"/>
</file>

<file path=customXml/itemProps2.xml><?xml version="1.0" encoding="utf-8"?>
<ds:datastoreItem xmlns:ds="http://schemas.openxmlformats.org/officeDocument/2006/customXml" ds:itemID="{4C25802F-7FE7-4420-924B-1B50C6E32997}"/>
</file>

<file path=customXml/itemProps3.xml><?xml version="1.0" encoding="utf-8"?>
<ds:datastoreItem xmlns:ds="http://schemas.openxmlformats.org/officeDocument/2006/customXml" ds:itemID="{3EB84690-92A1-4CAB-97AB-5DBC256C2A8D}"/>
</file>

<file path=docProps/app.xml><?xml version="1.0" encoding="utf-8"?>
<Properties xmlns="http://schemas.openxmlformats.org/officeDocument/2006/extended-properties" xmlns:vt="http://schemas.openxmlformats.org/officeDocument/2006/docPropsVTypes">
  <Template>Normal</Template>
  <TotalTime>3</TotalTime>
  <Pages>2</Pages>
  <Words>384</Words>
  <Characters>2195</Characters>
  <Application>Microsoft Office Word</Application>
  <DocSecurity>0</DocSecurity>
  <Lines>18</Lines>
  <Paragraphs>5</Paragraphs>
  <ScaleCrop>false</ScaleCrop>
  <Company>LMU</Company>
  <LinksUpToDate>false</LinksUpToDate>
  <CharactersWithSpaces>2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 Dwyer</dc:creator>
  <cp:keywords/>
  <dc:description/>
  <cp:lastModifiedBy>Annalisa Welch</cp:lastModifiedBy>
  <cp:revision>4</cp:revision>
  <dcterms:created xsi:type="dcterms:W3CDTF">2022-02-01T08:53:00Z</dcterms:created>
  <dcterms:modified xsi:type="dcterms:W3CDTF">2022-02-0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B02EEE46B09A43947188FFB069E6BD</vt:lpwstr>
  </property>
</Properties>
</file>